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70C05016"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chang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chang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230E1E"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230E1E"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230E1E"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230E1E"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4A9322F1" w14:textId="5D30B462" w:rsidR="0041148F" w:rsidRDefault="00881C51" w:rsidP="0041148F">
      <w:pPr>
        <w:jc w:val="both"/>
      </w:pPr>
      <w:r>
        <w:t>The c</w:t>
      </w:r>
      <w:r w:rsidR="0041148F">
        <w:t>onfusion matrix helps in exploring several classification metrics for comparing performances.</w:t>
      </w:r>
    </w:p>
    <w:p w14:paraId="587D5EB9" w14:textId="77777777" w:rsidR="00660566" w:rsidRDefault="0041148F" w:rsidP="00EE231D">
      <w:pPr>
        <w:jc w:val="both"/>
      </w:pPr>
      <w:r>
        <w:t xml:space="preserve">Accuracy determines the precision of a model according to its correctly classified true positives and true negatives in the dataset. F1-score helps in determining false positives and false negatives. </w:t>
      </w:r>
      <w:r w:rsidR="00660566">
        <w:t>A</w:t>
      </w:r>
      <w:r>
        <w:t xml:space="preserve">dditionally, the AUC compares the rates of false-positive and true-positive in the dataset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41148F">
        <w:rPr>
          <w:noProof/>
        </w:rPr>
        <w:t>(Silva &amp; Naranjo, 2020)</w:t>
      </w:r>
      <w:r>
        <w:fldChar w:fldCharType="end"/>
      </w:r>
      <w:r>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2D46BCAF"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7F1C20BE" w:rsidR="00337D07" w:rsidRDefault="00720B44" w:rsidP="00720B44">
      <w:pPr>
        <w:jc w:val="both"/>
        <w:rPr>
          <w:b/>
        </w:rPr>
      </w:pPr>
      <w:r>
        <w:t xml:space="preserve">Has been done in </w:t>
      </w:r>
      <w:r w:rsidR="00881C51">
        <w:t xml:space="preserve">the </w:t>
      </w:r>
      <w:r>
        <w:t xml:space="preserve">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3D2D7349"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B85875B" w:rsidR="0070583A" w:rsidRDefault="0070583A" w:rsidP="00337D07">
      <w:pPr>
        <w:jc w:val="both"/>
      </w:pPr>
      <w:r w:rsidRPr="00F171E3">
        <w:lastRenderedPageBreak/>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849CE96"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6D1C4732" w:rsidR="00AA45B0" w:rsidRDefault="003F3C66" w:rsidP="00AA45B0">
      <w:pPr>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7D99FAF8" w:rsidR="00AA45B0" w:rsidRDefault="00AA45B0" w:rsidP="00AA45B0">
      <w:pPr>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w:t>
      </w:r>
    </w:p>
    <w:p w14:paraId="3C469DCB" w14:textId="77777777" w:rsidR="00AA45B0" w:rsidRDefault="00AA45B0" w:rsidP="00AA45B0">
      <w:pPr>
        <w:rPr>
          <w:rFonts w:eastAsia="Calibri"/>
        </w:rPr>
      </w:pPr>
    </w:p>
    <w:p w14:paraId="7C205720" w14:textId="4E051572" w:rsidR="00AA45B0" w:rsidRPr="00234448" w:rsidRDefault="00AA45B0" w:rsidP="00AA45B0">
      <w:pPr>
        <w:rPr>
          <w:rFonts w:eastAsia="Calibri"/>
        </w:rPr>
      </w:pPr>
      <w:r w:rsidRPr="00234448">
        <w:rPr>
          <w:rFonts w:eastAsia="Calibri"/>
        </w:rPr>
        <w:t>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15F16824"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45D1ABB8" w14:textId="77777777" w:rsidR="00AA45B0" w:rsidRDefault="00AA45B0" w:rsidP="00AA45B0">
      <w:pPr>
        <w:rPr>
          <w:rFonts w:eastAsia="Calibri"/>
        </w:rPr>
      </w:pPr>
    </w:p>
    <w:p w14:paraId="17B59919" w14:textId="6072DA40" w:rsidR="00AA45B0" w:rsidRDefault="00AA45B0" w:rsidP="00AA45B0">
      <w:pPr>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312BA3EA" w:rsidR="00AA45B0" w:rsidRDefault="00AA45B0" w:rsidP="00AA45B0">
      <w:pPr>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w:t>
      </w:r>
      <w:r w:rsidRPr="00234448">
        <w:rPr>
          <w:rFonts w:eastAsia="Calibri"/>
        </w:rPr>
        <w:lastRenderedPageBreak/>
        <w:t>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4572C250" w14:textId="77777777" w:rsidR="00AA45B0" w:rsidRDefault="00AA45B0" w:rsidP="00AA45B0">
      <w:pPr>
        <w:rPr>
          <w:rFonts w:eastAsia="Calibri"/>
        </w:rPr>
      </w:pPr>
    </w:p>
    <w:p w14:paraId="5E95589E" w14:textId="232DCEDD"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w:t>
      </w:r>
      <w:r w:rsidR="00881C51">
        <w:rPr>
          <w:rFonts w:eastAsia="Calibri"/>
        </w:rPr>
        <w:t>,</w:t>
      </w:r>
      <w:r w:rsidRPr="00396CE9">
        <w:rPr>
          <w:rFonts w:eastAsia="Calibri"/>
        </w:rPr>
        <w:t xml:space="preserve"> and 1.5% chang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2E2A1F68" w:rsidR="00AA45B0" w:rsidRDefault="00881C51" w:rsidP="00AA45B0">
      <w:pPr>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chang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0A890AA2" w:rsidR="00AA45B0" w:rsidRDefault="00AA45B0" w:rsidP="00AA45B0">
      <w:pPr>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32E5547B" w:rsidR="00AA45B0" w:rsidRPr="004258B5" w:rsidRDefault="00AA45B0" w:rsidP="00AA45B0">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082D7857"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lastRenderedPageBreak/>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19D091E6"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B6710CF"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6BFCB747" w:rsidR="00CA478F" w:rsidRPr="00CA478F" w:rsidRDefault="00CA478F" w:rsidP="00CA478F">
      <w:r w:rsidRPr="00CA478F">
        <w:rPr>
          <w:rStyle w:val="Heading1Char"/>
          <w:rFonts w:eastAsiaTheme="majorEastAsia"/>
          <w:sz w:val="24"/>
          <w:szCs w:val="24"/>
        </w:rPr>
        <w:t xml:space="preserve">Direction Detection by 6,10,14 days consecutive closing prices split week on </w:t>
      </w:r>
      <w:r w:rsidR="00955041">
        <w:rPr>
          <w:rStyle w:val="Heading1Char"/>
          <w:rFonts w:eastAsiaTheme="majorEastAsia"/>
          <w:sz w:val="24"/>
          <w:szCs w:val="24"/>
        </w:rPr>
        <w:t xml:space="preserve">the </w:t>
      </w:r>
      <w:r w:rsidRPr="00CA478F">
        <w:rPr>
          <w:rStyle w:val="Heading1Char"/>
          <w:rFonts w:eastAsiaTheme="majorEastAsia"/>
          <w:sz w:val="24"/>
          <w:szCs w:val="24"/>
        </w:rPr>
        <w:t>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9101627"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w:t>
      </w:r>
      <w:r w:rsidR="00955041">
        <w:t xml:space="preserve">a </w:t>
      </w:r>
      <w:r w:rsidRPr="009522E7">
        <w:t>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14FB808C"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more than 0.5%, the direction of the closing price is treated as positive and suitable for long Trading in </w:t>
      </w:r>
      <w:r w:rsidR="00955041">
        <w:t xml:space="preserve">the </w:t>
      </w:r>
      <w:r>
        <w:t xml:space="preserve">stock market. Otherwise, the direction of the close price is treated as non-positive and not suitable for long Trading in </w:t>
      </w:r>
      <w:r w:rsidR="00955041">
        <w:t xml:space="preserve">the </w:t>
      </w:r>
      <w:r>
        <w:t>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5A1C117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w:t>
      </w:r>
      <w:r w:rsidR="00881C51" w:rsidRPr="009522E7">
        <w:t>modelling</w:t>
      </w:r>
      <w:r w:rsidRPr="009522E7">
        <w:t xml:space="preserve">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6F599454"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w:t>
      </w:r>
      <w:r w:rsidR="00955041">
        <w:t>s</w:t>
      </w:r>
      <w:r>
        <w:t>. ROC AUC score has been consider</w:t>
      </w:r>
      <w:r w:rsidR="00955041">
        <w:t>ed</w:t>
      </w:r>
      <w:r>
        <w:t xml:space="preserve">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3A935F20"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434F30C4"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7DCC91BA"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less than -0.5%, the direction of the closing price is treated as Negative and suitable for Short Trading in </w:t>
      </w:r>
      <w:r w:rsidR="00955041">
        <w:t xml:space="preserve">the </w:t>
      </w:r>
      <w:r>
        <w:t xml:space="preserve">stock market. Otherwise, the direction of the close price is treated as non-negative and not suitable for Short Trading in </w:t>
      </w:r>
      <w:r w:rsidR="00955041">
        <w:t xml:space="preserve">the </w:t>
      </w:r>
      <w:r>
        <w:t>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5EC5C21D"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63B4CDCA"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w:t>
      </w:r>
      <w:r w:rsidR="00955041">
        <w:t>s</w:t>
      </w:r>
      <w:r>
        <w:t xml:space="preserve">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17353E9"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recalling </w:t>
      </w:r>
      <w:r w:rsidR="00955041">
        <w:t xml:space="preserve">the </w:t>
      </w:r>
      <w:r>
        <w:t>downward direction trend. ROC AUC score has been consider</w:t>
      </w:r>
      <w:r w:rsidR="00955041">
        <w:t>ed</w:t>
      </w:r>
      <w:r>
        <w:t xml:space="preserve">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059E9A28"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57BE3D3"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w:t>
      </w:r>
      <w:r w:rsidR="00CE694E">
        <w:t xml:space="preserve"> </w:t>
      </w:r>
      <w:r>
        <w:t>recalling downward trend direction. ROC AUC score has been consider</w:t>
      </w:r>
      <w:r w:rsidR="00955041">
        <w:t>ed</w:t>
      </w:r>
      <w:r>
        <w:t xml:space="preserve">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103E8092" w:rsidR="001243D7" w:rsidRPr="006735C8" w:rsidRDefault="001243D7" w:rsidP="002C0211">
      <w:pPr>
        <w:pStyle w:val="Heading2"/>
        <w:ind w:left="0"/>
      </w:pPr>
      <w:r w:rsidRPr="006735C8">
        <w:rPr>
          <w:rStyle w:val="Heading1Char"/>
          <w:rFonts w:eastAsiaTheme="majorEastAsia"/>
          <w:b/>
          <w:bCs/>
          <w:sz w:val="24"/>
          <w:szCs w:val="24"/>
        </w:rPr>
        <w:t xml:space="preserve">Direction Detection by 6,10,14 days consecutive closing prices split week on </w:t>
      </w:r>
      <w:r w:rsidR="00881C51">
        <w:rPr>
          <w:rStyle w:val="Heading1Char"/>
          <w:rFonts w:eastAsiaTheme="majorEastAsia"/>
          <w:b/>
          <w:bCs/>
          <w:sz w:val="24"/>
          <w:szCs w:val="24"/>
        </w:rPr>
        <w:t xml:space="preserve">the </w:t>
      </w:r>
      <w:r w:rsidRPr="006735C8">
        <w:rPr>
          <w:rStyle w:val="Heading1Char"/>
          <w:rFonts w:eastAsiaTheme="majorEastAsia"/>
          <w:b/>
          <w:bCs/>
          <w:sz w:val="24"/>
          <w:szCs w:val="24"/>
        </w:rPr>
        <w:t>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1B27D5F"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rsidR="00881C51">
        <w:t>,</w:t>
      </w:r>
      <w:r>
        <w:t xml:space="preserve"> and XG Boost Modelling.</w:t>
      </w:r>
      <w:r w:rsidRPr="00066837">
        <w:t xml:space="preserve"> </w:t>
      </w:r>
      <w:r>
        <w:t>I</w:t>
      </w:r>
      <w:r w:rsidRPr="00066837">
        <w:t>t predicts upward, neutral</w:t>
      </w:r>
      <w:r w:rsidR="00881C51">
        <w:t>,</w:t>
      </w:r>
      <w:r w:rsidRPr="00066837">
        <w:t xml:space="preserve"> and downward trend direction</w:t>
      </w:r>
      <w:r w:rsidR="00881C51">
        <w:t>s</w:t>
      </w:r>
      <w:r w:rsidRPr="00066837">
        <w:t xml:space="preserve">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74161A3B"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1D32847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trend indicators whereas XG Boost Classifier provided best prediction performance for momentum indicators. </w:t>
      </w:r>
      <w:r w:rsidR="00881C51" w:rsidRPr="00B34392">
        <w:t>Similarly,</w:t>
      </w:r>
      <w:r w:rsidRPr="00B34392">
        <w:t xml:space="preserve"> </w:t>
      </w:r>
      <w:r w:rsidR="006B7F36">
        <w:t>RF</w:t>
      </w:r>
      <w:r w:rsidRPr="00B34392">
        <w:t xml:space="preserve"> Classifier provided </w:t>
      </w:r>
      <w:r w:rsidR="00881C51">
        <w:t xml:space="preserve">the </w:t>
      </w:r>
      <w:r w:rsidRPr="00B34392">
        <w:t>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5BBD5ED4"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chang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230E1E"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230E1E"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368F5" w14:textId="77777777" w:rsidR="00230E1E" w:rsidRDefault="00230E1E" w:rsidP="002C3450">
      <w:pPr>
        <w:spacing w:line="240" w:lineRule="auto"/>
      </w:pPr>
      <w:r>
        <w:separator/>
      </w:r>
    </w:p>
  </w:endnote>
  <w:endnote w:type="continuationSeparator" w:id="0">
    <w:p w14:paraId="0290BE94" w14:textId="77777777" w:rsidR="00230E1E" w:rsidRDefault="00230E1E"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230E1E">
      <w:fldChar w:fldCharType="begin"/>
    </w:r>
    <w:r w:rsidR="00230E1E">
      <w:instrText xml:space="preserve"> NUMPAGES  \* Arabic  \* MERGEFORMAT </w:instrText>
    </w:r>
    <w:r w:rsidR="00230E1E">
      <w:fldChar w:fldCharType="separate"/>
    </w:r>
    <w:r w:rsidR="00FC4FF9">
      <w:rPr>
        <w:noProof/>
      </w:rPr>
      <w:t>33</w:t>
    </w:r>
    <w:r w:rsidR="00230E1E">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62412" w14:textId="77777777" w:rsidR="00230E1E" w:rsidRDefault="00230E1E" w:rsidP="00A744FE">
      <w:pPr>
        <w:spacing w:line="240" w:lineRule="auto"/>
      </w:pPr>
      <w:r>
        <w:separator/>
      </w:r>
    </w:p>
  </w:footnote>
  <w:footnote w:type="continuationSeparator" w:id="0">
    <w:p w14:paraId="6799F73B" w14:textId="77777777" w:rsidR="00230E1E" w:rsidRDefault="00230E1E"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zNagF6KkHD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4BE6"/>
    <w:rsid w:val="00254CB5"/>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2BB4"/>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9</TotalTime>
  <Pages>51</Pages>
  <Words>19147</Words>
  <Characters>109143</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912</cp:revision>
  <cp:lastPrinted>2022-08-16T02:55:00Z</cp:lastPrinted>
  <dcterms:created xsi:type="dcterms:W3CDTF">2020-10-12T10:08:00Z</dcterms:created>
  <dcterms:modified xsi:type="dcterms:W3CDTF">2022-09-2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